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Default="00DF3496">
      <w:pPr>
        <w:pStyle w:val="papertitle"/>
        <w:rPr>
          <w:rFonts w:eastAsia="MS Mincho"/>
        </w:rPr>
      </w:pPr>
      <w:r>
        <w:rPr>
          <w:rFonts w:eastAsia="MS Mincho"/>
        </w:rPr>
        <w:t>Android Sensing Project</w:t>
      </w:r>
    </w:p>
    <w:p w14:paraId="2C80568B" w14:textId="268B6BC8" w:rsidR="008A55B5" w:rsidRDefault="00DF3496" w:rsidP="002A36D5">
      <w:pPr>
        <w:pStyle w:val="papersubtitle"/>
        <w:rPr>
          <w:rFonts w:eastAsia="MS Mincho"/>
        </w:rPr>
        <w:sectPr w:rsidR="008A55B5" w:rsidSect="006C4648">
          <w:pgSz w:w="11909" w:h="16834" w:code="9"/>
          <w:pgMar w:top="1080" w:right="734" w:bottom="2434" w:left="734" w:header="720" w:footer="720" w:gutter="0"/>
          <w:cols w:space="720"/>
          <w:docGrid w:linePitch="360"/>
        </w:sectPr>
      </w:pPr>
      <w:r>
        <w:rPr>
          <w:rFonts w:eastAsia="MS Mincho"/>
        </w:rPr>
        <w:t xml:space="preserve">Project Option 1: </w:t>
      </w:r>
      <w:r w:rsidRPr="00DF3496">
        <w:rPr>
          <w:rFonts w:eastAsia="MS Mincho"/>
        </w:rPr>
        <w:t>Bluetooth device surve</w:t>
      </w:r>
      <w:r w:rsidR="002A36D5">
        <w:rPr>
          <w:rFonts w:eastAsia="MS Mincho"/>
        </w:rPr>
        <w:t>y</w:t>
      </w:r>
    </w:p>
    <w:p w14:paraId="5284EF2E" w14:textId="605A103B" w:rsidR="008A55B5" w:rsidRDefault="002A36D5" w:rsidP="002A36D5">
      <w:pPr>
        <w:pStyle w:val="Author"/>
        <w:rPr>
          <w:rFonts w:eastAsia="MS Mincho"/>
        </w:rPr>
      </w:pPr>
      <w:r>
        <w:rPr>
          <w:rFonts w:eastAsia="MS Mincho"/>
        </w:rPr>
        <w:t>Luke Slemon</w:t>
      </w:r>
      <w:r w:rsidR="009F7882">
        <w:rPr>
          <w:rFonts w:eastAsia="MS Mincho"/>
        </w:rPr>
        <w:t xml:space="preserve"> </w:t>
      </w:r>
      <w:r>
        <w:rPr>
          <w:rFonts w:eastAsia="MS Mincho"/>
        </w:rPr>
        <w:t xml:space="preserve"> 16421694</w:t>
      </w:r>
      <w:r w:rsidR="009F7882">
        <w:rPr>
          <w:rFonts w:eastAsia="MS Mincho"/>
        </w:rPr>
        <w:t>(</w:t>
      </w:r>
      <w:r w:rsidR="009F7882" w:rsidRPr="009F7882">
        <w:rPr>
          <w:rFonts w:eastAsia="MS Mincho"/>
        </w:rPr>
        <w:t>student submitting the report</w:t>
      </w:r>
      <w:r w:rsidR="009F7882">
        <w:rPr>
          <w:rFonts w:eastAsia="MS Mincho"/>
        </w:rPr>
        <w:t>)</w:t>
      </w:r>
    </w:p>
    <w:p w14:paraId="50D8AC00" w14:textId="52D19E5E" w:rsidR="008A55B5" w:rsidRDefault="002A36D5" w:rsidP="00DF3496">
      <w:pPr>
        <w:pStyle w:val="Author"/>
        <w:rPr>
          <w:rFonts w:eastAsia="MS Mincho"/>
        </w:rPr>
      </w:pPr>
      <w:r>
        <w:rPr>
          <w:rFonts w:eastAsia="MS Mincho"/>
        </w:rPr>
        <w:t xml:space="preserve">Caolan Gilroy </w:t>
      </w:r>
    </w:p>
    <w:p w14:paraId="234B523F" w14:textId="77777777" w:rsidR="008A55B5" w:rsidRDefault="008A55B5">
      <w:pPr>
        <w:pStyle w:val="Affiliation"/>
        <w:rPr>
          <w:rFonts w:eastAsia="MS Mincho"/>
        </w:rPr>
      </w:pPr>
      <w:r>
        <w:rPr>
          <w:rFonts w:eastAsia="MS Mincho"/>
        </w:rPr>
        <w:t>line 2-name of organization, acronyms acceptable</w:t>
      </w:r>
    </w:p>
    <w:p w14:paraId="1B9EF0FD" w14:textId="77777777" w:rsidR="008A55B5" w:rsidRDefault="008A55B5">
      <w:pPr>
        <w:pStyle w:val="Affiliation"/>
        <w:rPr>
          <w:rFonts w:eastAsia="MS Mincho"/>
        </w:rPr>
      </w:pPr>
      <w:r>
        <w:rPr>
          <w:rFonts w:eastAsia="MS Mincho"/>
        </w:rPr>
        <w:t>line 3-City, Country</w:t>
      </w:r>
    </w:p>
    <w:p w14:paraId="3B8FD2EE" w14:textId="77777777" w:rsidR="008A55B5" w:rsidRDefault="008A55B5">
      <w:pPr>
        <w:pStyle w:val="Affiliation"/>
        <w:rPr>
          <w:rFonts w:eastAsia="MS Mincho"/>
        </w:rPr>
        <w:sectPr w:rsidR="008A55B5" w:rsidSect="002A36D5">
          <w:type w:val="continuous"/>
          <w:pgSz w:w="11909" w:h="16834" w:code="9"/>
          <w:pgMar w:top="1080" w:right="734" w:bottom="2434" w:left="734" w:header="720" w:footer="720" w:gutter="0"/>
          <w:cols w:space="720"/>
          <w:docGrid w:linePitch="360"/>
        </w:sectPr>
      </w:pPr>
      <w:r>
        <w:rPr>
          <w:rFonts w:eastAsia="MS Mincho"/>
        </w:rPr>
        <w:t>line 4-e-mail address if desired</w:t>
      </w:r>
    </w:p>
    <w:p w14:paraId="179BD712" w14:textId="77777777" w:rsidR="008A55B5" w:rsidRDefault="008A55B5">
      <w:pPr>
        <w:pStyle w:val="Affiliation"/>
        <w:rPr>
          <w:rFonts w:eastAsia="MS Mincho"/>
        </w:rPr>
      </w:pPr>
    </w:p>
    <w:p w14:paraId="50968283" w14:textId="77777777" w:rsidR="008A55B5" w:rsidRDefault="008A55B5">
      <w:pPr>
        <w:rPr>
          <w:rFonts w:eastAsia="MS Mincho"/>
        </w:rPr>
      </w:pPr>
    </w:p>
    <w:p w14:paraId="3919C58A"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6EEF2C80" w14:textId="2B2166DD" w:rsidR="00C515E1" w:rsidRDefault="008A55B5" w:rsidP="00C515E1">
      <w:pPr>
        <w:pStyle w:val="Abstract"/>
        <w:ind w:firstLine="0"/>
      </w:pPr>
      <w:r>
        <w:rPr>
          <w:rFonts w:eastAsia="MS Mincho"/>
          <w:i/>
          <w:iCs/>
        </w:rPr>
        <w:t>Abstract</w:t>
      </w:r>
      <w:r w:rsidR="00C515E1">
        <w:rPr>
          <w:rFonts w:eastAsia="MS Mincho"/>
        </w:rPr>
        <w:br/>
      </w:r>
      <w:r w:rsidR="00C515E1">
        <w:t xml:space="preserve">Android Applications are created for a wide range of scenarios such as locating the nearest ATM, streaming music, and ordering food.  The application outlined in this report was created as a Bluetooth Device surveyor, which scans for Bluetooth devices </w:t>
      </w:r>
      <w:proofErr w:type="gramStart"/>
      <w:r w:rsidR="00C515E1">
        <w:t>at  different</w:t>
      </w:r>
      <w:proofErr w:type="gramEnd"/>
      <w:r w:rsidR="00C515E1">
        <w:t xml:space="preserve"> locations. The purpose of this is to determine how many Bluetooth devices are active at any one time in a single area, and </w:t>
      </w:r>
      <w:proofErr w:type="gramStart"/>
      <w:r w:rsidR="00C515E1">
        <w:t>in particular what</w:t>
      </w:r>
      <w:proofErr w:type="gramEnd"/>
      <w:r w:rsidR="00C515E1">
        <w:t xml:space="preserve">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Default="0072064C">
      <w:pPr>
        <w:pStyle w:val="keywords"/>
        <w:rPr>
          <w:rFonts w:eastAsia="MS Mincho"/>
        </w:rPr>
      </w:pPr>
      <w:r>
        <w:rPr>
          <w:rFonts w:eastAsia="MS Mincho"/>
        </w:rPr>
        <w:t>Keywords—</w:t>
      </w:r>
      <w:r w:rsidR="00C515E1">
        <w:rPr>
          <w:rFonts w:eastAsia="MS Mincho"/>
        </w:rPr>
        <w:t>Android</w:t>
      </w:r>
      <w:r w:rsidR="003301AD">
        <w:rPr>
          <w:rFonts w:eastAsia="MS Mincho"/>
        </w:rPr>
        <w:t>;</w:t>
      </w:r>
      <w:r w:rsidR="00C515E1">
        <w:rPr>
          <w:rFonts w:eastAsia="MS Mincho"/>
        </w:rPr>
        <w:t>GPS</w:t>
      </w:r>
      <w:r w:rsidR="003301AD">
        <w:rPr>
          <w:rFonts w:eastAsia="MS Mincho"/>
        </w:rPr>
        <w:t>;</w:t>
      </w:r>
      <w:r w:rsidR="00C515E1">
        <w:rPr>
          <w:rFonts w:eastAsia="MS Mincho"/>
        </w:rPr>
        <w:t>Bluetooth</w:t>
      </w:r>
      <w:r w:rsidR="003301AD">
        <w:rPr>
          <w:rFonts w:eastAsia="MS Mincho"/>
        </w:rPr>
        <w:t>;</w:t>
      </w:r>
      <w:r w:rsidR="00C515E1">
        <w:rPr>
          <w:rFonts w:eastAsia="MS Mincho"/>
        </w:rPr>
        <w:t>Firebase</w:t>
      </w:r>
    </w:p>
    <w:p w14:paraId="002D1259" w14:textId="77777777" w:rsidR="008A55B5" w:rsidRDefault="008A55B5" w:rsidP="00CB1404">
      <w:pPr>
        <w:pStyle w:val="Heading1"/>
      </w:pPr>
      <w:r>
        <w:t xml:space="preserve"> Introduction </w:t>
      </w:r>
    </w:p>
    <w:p w14:paraId="47A0B471" w14:textId="578ED7D5" w:rsidR="00C515E1" w:rsidRDefault="00C515E1" w:rsidP="00753F7B">
      <w:pPr>
        <w:pStyle w:val="BodyText"/>
      </w:pPr>
      <w:r>
        <w:t xml:space="preserve">This report details the development of two Android Applications, both of which utilize GPS location. The primary </w:t>
      </w:r>
      <w:r w:rsidR="00F20D68">
        <w:t xml:space="preserve">aim of this task was to teach students how Android development was accomplished and how to use opensource tools such as Android Studio and Firebase to create simple yet useful applications. </w:t>
      </w:r>
    </w:p>
    <w:p w14:paraId="5C258FD6" w14:textId="363C6FFB" w:rsidR="008A55B5" w:rsidRPr="008D6A78" w:rsidRDefault="003301AD" w:rsidP="00753F7B">
      <w:pPr>
        <w:pStyle w:val="BodyText"/>
        <w:rPr>
          <w:highlight w:val="yellow"/>
        </w:rPr>
      </w:pPr>
      <w:r w:rsidRPr="008D6A78">
        <w:rPr>
          <w:highlight w:val="yellow"/>
        </w:rPr>
        <w:t>This report details the background and development of an Android application which …</w:t>
      </w:r>
      <w:proofErr w:type="gramStart"/>
      <w:r w:rsidRPr="008D6A78">
        <w:rPr>
          <w:highlight w:val="yellow"/>
        </w:rPr>
        <w:t>….</w:t>
      </w:r>
      <w:r w:rsidR="008A55B5" w:rsidRPr="008D6A78">
        <w:rPr>
          <w:highlight w:val="yellow"/>
        </w:rPr>
        <w:t>.</w:t>
      </w:r>
      <w:proofErr w:type="gramEnd"/>
      <w:r w:rsidRPr="008D6A78">
        <w:rPr>
          <w:highlight w:val="yellow"/>
        </w:rPr>
        <w:t xml:space="preserve"> Additionally, </w:t>
      </w:r>
      <w:r w:rsidR="00DF33D8" w:rsidRPr="008D6A78">
        <w:rPr>
          <w:highlight w:val="yellow"/>
        </w:rPr>
        <w:t>an</w:t>
      </w:r>
      <w:r w:rsidR="007C7CA8" w:rsidRPr="008D6A78">
        <w:rPr>
          <w:highlight w:val="yellow"/>
        </w:rPr>
        <w:t xml:space="preserve"> application</w:t>
      </w:r>
      <w:r w:rsidRPr="008D6A78">
        <w:rPr>
          <w:highlight w:val="yellow"/>
        </w:rPr>
        <w:t xml:space="preserve"> which perform</w:t>
      </w:r>
      <w:r w:rsidR="00DF33D8" w:rsidRPr="008D6A78">
        <w:rPr>
          <w:highlight w:val="yellow"/>
        </w:rPr>
        <w:t>s</w:t>
      </w:r>
      <w:r w:rsidRPr="008D6A78">
        <w:rPr>
          <w:highlight w:val="yellow"/>
        </w:rPr>
        <w:t xml:space="preserve"> basic sensing and graphical interaction functions have been developed. </w:t>
      </w:r>
    </w:p>
    <w:p w14:paraId="280BE4BB" w14:textId="77777777" w:rsidR="003301AD" w:rsidRPr="008D6A78" w:rsidRDefault="003301AD" w:rsidP="00753F7B">
      <w:pPr>
        <w:pStyle w:val="BodyText"/>
        <w:rPr>
          <w:highlight w:val="yellow"/>
        </w:rPr>
      </w:pPr>
      <w:r w:rsidRPr="008D6A78">
        <w:rPr>
          <w:highlight w:val="yellow"/>
        </w:rPr>
        <w:t>Android is…… (details on what you learn</w:t>
      </w:r>
      <w:r w:rsidR="000D765D" w:rsidRPr="008D6A78">
        <w:rPr>
          <w:highlight w:val="yellow"/>
        </w:rPr>
        <w:t>ed</w:t>
      </w:r>
      <w:r w:rsidRPr="008D6A78">
        <w:rPr>
          <w:highlight w:val="yellow"/>
        </w:rPr>
        <w:t xml:space="preserve"> about Android and Android development)</w:t>
      </w:r>
    </w:p>
    <w:p w14:paraId="595B2311" w14:textId="12C9A1A3" w:rsidR="003301AD" w:rsidRPr="003301AD" w:rsidRDefault="00B9182A" w:rsidP="00885AF6">
      <w:pPr>
        <w:pStyle w:val="BodyText"/>
      </w:pPr>
      <w:r w:rsidRPr="008D6A78">
        <w:rPr>
          <w:highlight w:val="yellow"/>
        </w:rPr>
        <w:t>Mobile applications often require server backends to deal with data which needs to persist across devices. In this work we use…….</w:t>
      </w:r>
    </w:p>
    <w:p w14:paraId="185D1839" w14:textId="77777777" w:rsidR="003301AD" w:rsidRDefault="00184A4E" w:rsidP="003301AD">
      <w:pPr>
        <w:pStyle w:val="Heading1"/>
      </w:pPr>
      <w:r>
        <w:t xml:space="preserve">Workshop application </w:t>
      </w:r>
      <w:r w:rsidR="003301AD">
        <w:t>: GPS location Upload and Retrieval</w:t>
      </w:r>
    </w:p>
    <w:p w14:paraId="260424E6" w14:textId="3AE6BF0F" w:rsidR="00A47AA3" w:rsidRPr="00A47AA3" w:rsidRDefault="00A47AA3" w:rsidP="00A47AA3">
      <w:pPr>
        <w:pStyle w:val="Heading2"/>
        <w:numPr>
          <w:ilvl w:val="0"/>
          <w:numId w:val="0"/>
        </w:numPr>
        <w:ind w:firstLine="289"/>
        <w:rPr>
          <w:i w:val="0"/>
          <w:iCs w:val="0"/>
        </w:rPr>
      </w:pPr>
      <w:r>
        <w:rPr>
          <w:i w:val="0"/>
          <w:iCs w:val="0"/>
        </w:rPr>
        <w:t xml:space="preserve">Before working on the Bluetooth Surveyor application, a short workshop was completed where a simple GPS application that stored and retrieved GPS data </w:t>
      </w:r>
      <w:r w:rsidR="001D6C6E">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Default="003301AD" w:rsidP="003301AD">
      <w:pPr>
        <w:pStyle w:val="Heading2"/>
      </w:pPr>
      <w:r>
        <w:t>Application Description</w:t>
      </w:r>
    </w:p>
    <w:p w14:paraId="74EDE4F2" w14:textId="6C54E6D5" w:rsidR="007B2EB9" w:rsidRDefault="00507E65" w:rsidP="007B2EB9">
      <w:pPr>
        <w:pStyle w:val="BodyTextIndent"/>
        <w:ind w:firstLine="289"/>
        <w:jc w:val="both"/>
      </w:pPr>
      <w:r>
        <w:t xml:space="preserve">The primary function of this application was to utilize the phone’s GPS sensor to determine the location </w:t>
      </w:r>
      <w:r w:rsidR="007B2EB9">
        <w:t xml:space="preserve">of the phone every time the phone moves more than 5 meters or 10 seconds. Once </w:t>
      </w:r>
      <w:proofErr w:type="gramStart"/>
      <w:r w:rsidR="007B2EB9">
        <w:t>the a</w:t>
      </w:r>
      <w:proofErr w:type="gramEnd"/>
      <w:r w:rsidR="007B2EB9">
        <w:t xml:space="preserve"> location update is fired, the new location data is stored to the firebase database by utilizing a </w:t>
      </w:r>
      <w:proofErr w:type="spellStart"/>
      <w:r w:rsidR="007B2EB9">
        <w:t>locationData</w:t>
      </w:r>
      <w:proofErr w:type="spellEnd"/>
      <w:r w:rsidR="007B2EB9">
        <w:t xml:space="preserve"> object to abstract the data being stored to the Data base. </w:t>
      </w:r>
    </w:p>
    <w:p w14:paraId="1028576B" w14:textId="76AE55D8" w:rsidR="007B2EB9" w:rsidRDefault="007B2EB9" w:rsidP="007B2EB9">
      <w:pPr>
        <w:pStyle w:val="BodyTextIndent"/>
        <w:ind w:firstLine="289"/>
        <w:jc w:val="both"/>
      </w:pPr>
    </w:p>
    <w:p w14:paraId="19204598" w14:textId="14460E11" w:rsidR="007B2EB9" w:rsidRPr="00507E65" w:rsidRDefault="000126B1" w:rsidP="007B2EB9">
      <w:pPr>
        <w:pStyle w:val="BodyTextIndent"/>
        <w:ind w:firstLine="289"/>
        <w:jc w:val="both"/>
      </w:pPr>
      <w:r>
        <w:t xml:space="preserve">The user also has the option to force a location update at the push of a button allowing them to record their location data at will. Drop pins/markers are placed at the </w:t>
      </w:r>
      <w:r w:rsidR="00880D97">
        <w:t xml:space="preserve">stored co-ordinates, where the user can tap on the marker and are presented with the co-ordinates. </w:t>
      </w:r>
    </w:p>
    <w:p w14:paraId="55E1DFB3" w14:textId="5E9666E2" w:rsidR="003301AD" w:rsidRDefault="003301AD" w:rsidP="003301AD">
      <w:pPr>
        <w:pStyle w:val="Heading2"/>
      </w:pPr>
      <w:r>
        <w:t>Application Code and Behaviour</w:t>
      </w:r>
    </w:p>
    <w:p w14:paraId="6444EC53" w14:textId="77777777" w:rsidR="00327179" w:rsidRDefault="00327179" w:rsidP="008D6A78">
      <w:pPr>
        <w:pStyle w:val="BodyTextIndent"/>
        <w:ind w:firstLine="289"/>
        <w:jc w:val="both"/>
      </w:pPr>
    </w:p>
    <w:p w14:paraId="68F03842" w14:textId="13C1CD26" w:rsidR="00327179" w:rsidRDefault="00327179" w:rsidP="00327179">
      <w:pPr>
        <w:pStyle w:val="Heading3"/>
      </w:pPr>
      <w:r>
        <w:t>Structure</w:t>
      </w:r>
    </w:p>
    <w:p w14:paraId="230361FE" w14:textId="77777777" w:rsidR="00885AF6" w:rsidRDefault="00327179" w:rsidP="00885AF6">
      <w:pPr>
        <w:pStyle w:val="Heading3"/>
        <w:numPr>
          <w:ilvl w:val="0"/>
          <w:numId w:val="0"/>
        </w:numPr>
        <w:ind w:firstLine="289"/>
        <w:jc w:val="left"/>
        <w:rPr>
          <w:i w:val="0"/>
          <w:iCs w:val="0"/>
        </w:rPr>
      </w:pPr>
      <w:r w:rsidRPr="00327179">
        <w:rPr>
          <w:i w:val="0"/>
          <w:iCs w:val="0"/>
        </w:rPr>
        <w:t>The application is structured using a single Activity with a Map UI and a single button.</w:t>
      </w:r>
      <w:r>
        <w:rPr>
          <w:i w:val="0"/>
          <w:iCs w:val="0"/>
        </w:rPr>
        <w:t xml:space="preserve"> The single Activity (MapsActivity) </w:t>
      </w:r>
      <w:r w:rsidR="00146677">
        <w:rPr>
          <w:i w:val="0"/>
          <w:iCs w:val="0"/>
        </w:rPr>
        <w:t xml:space="preserve">handles the location updates, the permission controls, and the database read/write operations. </w:t>
      </w:r>
    </w:p>
    <w:p w14:paraId="4E6B6B70" w14:textId="53D31CD9" w:rsidR="00532D63" w:rsidRPr="00885AF6" w:rsidRDefault="00532D63" w:rsidP="00885AF6">
      <w:pPr>
        <w:pStyle w:val="Heading3"/>
        <w:numPr>
          <w:ilvl w:val="0"/>
          <w:numId w:val="0"/>
        </w:numPr>
        <w:ind w:firstLine="289"/>
        <w:jc w:val="left"/>
        <w:rPr>
          <w:i w:val="0"/>
          <w:iCs w:val="0"/>
        </w:rPr>
      </w:pPr>
      <w:r w:rsidRPr="00885AF6">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Default="00532D63" w:rsidP="00532D63">
      <w:pPr>
        <w:pStyle w:val="BodyTextIndent2"/>
      </w:pPr>
      <w:r>
        <w:t xml:space="preserve">Once the UI has been loaded, the </w:t>
      </w:r>
      <w:proofErr w:type="spellStart"/>
      <w:r>
        <w:t>onMapReady</w:t>
      </w:r>
      <w:proofErr w:type="spellEnd"/>
      <w:r>
        <w:t xml:space="preserve"> method for the Map UI is called</w:t>
      </w:r>
      <w:r w:rsidR="00885AF6">
        <w:t xml:space="preserve"> and a new data listener for the database is called either when new data is entered to the Database or when the listener is initially created.  </w:t>
      </w:r>
    </w:p>
    <w:p w14:paraId="318DB148" w14:textId="77777777" w:rsidR="00532D63" w:rsidRPr="00146677" w:rsidRDefault="00532D63" w:rsidP="00885AF6">
      <w:pPr>
        <w:jc w:val="left"/>
      </w:pPr>
    </w:p>
    <w:p w14:paraId="0CE7D598" w14:textId="31163B0F" w:rsidR="00327179" w:rsidRDefault="00146677" w:rsidP="00532D63">
      <w:pPr>
        <w:pStyle w:val="Heading3"/>
      </w:pPr>
      <w:r>
        <w:lastRenderedPageBreak/>
        <w:t>Permissions</w:t>
      </w:r>
    </w:p>
    <w:p w14:paraId="3BBBC6E1" w14:textId="48F9D921" w:rsidR="003F680C" w:rsidRDefault="00885AF6" w:rsidP="003F680C">
      <w:pPr>
        <w:ind w:firstLine="289"/>
        <w:jc w:val="left"/>
      </w:pPr>
      <w:r>
        <w:t xml:space="preserve">Before the application can access the phone’s location, the user must grant the Coarse Access Location, and Fine Access Location permissions. When requesting the User’s permission, a dialog will be presented which </w:t>
      </w:r>
      <w:r w:rsidR="008E3B1C">
        <w:t>asks them to</w:t>
      </w:r>
      <w:r>
        <w:t xml:space="preserve"> grant their permi</w:t>
      </w:r>
      <w:r w:rsidR="008E3B1C">
        <w:t xml:space="preserve">ssion in order to allow the app to record their location. </w:t>
      </w:r>
    </w:p>
    <w:p w14:paraId="42B5DB2E" w14:textId="77777777" w:rsidR="00885AF6" w:rsidRPr="00885AF6" w:rsidRDefault="00885AF6" w:rsidP="00885AF6">
      <w:pPr>
        <w:ind w:firstLine="289"/>
        <w:jc w:val="left"/>
      </w:pPr>
    </w:p>
    <w:p w14:paraId="558D69E0" w14:textId="340BA6F9" w:rsidR="00532D63" w:rsidRDefault="00532D63" w:rsidP="00532D63">
      <w:pPr>
        <w:pStyle w:val="Heading3"/>
      </w:pPr>
      <w:r>
        <w:t>GPS Location Handli</w:t>
      </w:r>
      <w:r w:rsidR="008E3B1C">
        <w:t>ng</w:t>
      </w:r>
    </w:p>
    <w:p w14:paraId="3E116C15" w14:textId="10BCF01F" w:rsidR="003F680C" w:rsidRDefault="003F680C" w:rsidP="003F680C">
      <w:pPr>
        <w:pStyle w:val="BodyTextIndent2"/>
      </w:pPr>
      <w:r>
        <w:t xml:space="preserve">After permissions have been granted, before location updates can be initiated, the app determines if the Location service or network service is enabled. If neither of them </w:t>
      </w:r>
      <w:proofErr w:type="gramStart"/>
      <w:r>
        <w:t>are</w:t>
      </w:r>
      <w:proofErr w:type="gramEnd"/>
      <w:r>
        <w:t xml:space="preserve">, the user is prompted with a dialog requesting they enable their location. </w:t>
      </w:r>
    </w:p>
    <w:p w14:paraId="3B54867D" w14:textId="5C680546" w:rsidR="003F680C" w:rsidRDefault="00D94314" w:rsidP="00277292">
      <w:pPr>
        <w:pStyle w:val="BodyTextIndent2"/>
      </w:pPr>
      <w:r>
        <w:t xml:space="preserve">The location of the user will be determined either by using the GPS provider which utilizes three </w:t>
      </w:r>
      <w:proofErr w:type="spellStart"/>
      <w:r>
        <w:t>satelites</w:t>
      </w:r>
      <w:proofErr w:type="spellEnd"/>
      <w:r>
        <w:t xml:space="preserve"> to triangulate the phone’s position, or by using the network provider which performs a lookup </w:t>
      </w:r>
      <w:r w:rsidR="00277292">
        <w:t xml:space="preserve">based on nearby cell towers and </w:t>
      </w:r>
      <w:proofErr w:type="spellStart"/>
      <w:r w:rsidR="00277292">
        <w:t>WiFi</w:t>
      </w:r>
      <w:proofErr w:type="spellEnd"/>
      <w:r w:rsidR="00277292">
        <w:t xml:space="preserve"> access points</w:t>
      </w:r>
      <w:r w:rsidR="00277292">
        <w:fldChar w:fldCharType="begin" w:fldLock="1"/>
      </w:r>
      <w:r w:rsidR="00277292">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1]","plainTextFormattedCitation":"[1]"},"properties":{"noteIndex":0},"schema":"https://github.com/citation-style-language/schema/raw/master/csl-citation.json"}</w:instrText>
      </w:r>
      <w:r w:rsidR="00277292">
        <w:fldChar w:fldCharType="separate"/>
      </w:r>
      <w:r w:rsidR="00277292" w:rsidRPr="00277292">
        <w:rPr>
          <w:noProof/>
        </w:rPr>
        <w:t>[1]</w:t>
      </w:r>
      <w:r w:rsidR="00277292">
        <w:fldChar w:fldCharType="end"/>
      </w:r>
      <w:r w:rsidR="00277292">
        <w:t>.</w:t>
      </w:r>
    </w:p>
    <w:p w14:paraId="66C89AE8" w14:textId="386BB177" w:rsidR="00277292" w:rsidRDefault="00277292" w:rsidP="00277292">
      <w:pPr>
        <w:pStyle w:val="BodyTextIndent2"/>
      </w:pPr>
      <w:r>
        <w:t xml:space="preserve">The application requests location updates every 27 minutes or every 100 meters. When one of these conditions is met, the </w:t>
      </w:r>
      <w:proofErr w:type="spellStart"/>
      <w:r>
        <w:t>onLocationChanged</w:t>
      </w:r>
      <w:proofErr w:type="spellEnd"/>
      <w:r>
        <w:t xml:space="preserve"> method of the </w:t>
      </w:r>
      <w:proofErr w:type="spellStart"/>
      <w:r>
        <w:t>LocationListener</w:t>
      </w:r>
      <w:proofErr w:type="spellEnd"/>
      <w:r>
        <w:t xml:space="preserve"> will be called. When this method is called, the Location object holding the Latitude and Longitude co-ordinates can be accessed and stored to the database.</w:t>
      </w:r>
    </w:p>
    <w:p w14:paraId="1683E3F2" w14:textId="60C96C15" w:rsidR="00277292" w:rsidRDefault="00277292" w:rsidP="00277292">
      <w:pPr>
        <w:pStyle w:val="BodyTextIndent2"/>
      </w:pPr>
      <w:r>
        <w:t xml:space="preserve">The </w:t>
      </w:r>
      <w:r w:rsidR="00E918FD">
        <w:t xml:space="preserve">alternative option for requesting the current location of the user is by pressing the only button in the application. Once pressed, the </w:t>
      </w:r>
      <w:proofErr w:type="spellStart"/>
      <w:r w:rsidR="00E918FD">
        <w:t>forceGetLocation</w:t>
      </w:r>
      <w:proofErr w:type="spellEnd"/>
      <w:r w:rsidR="00E918FD">
        <w:t xml:space="preserve"> method is called which makes a call to the </w:t>
      </w:r>
      <w:proofErr w:type="spellStart"/>
      <w:r w:rsidR="00E918FD">
        <w:t>SingleSotLocationProvider</w:t>
      </w:r>
      <w:proofErr w:type="spellEnd"/>
      <w:r w:rsidR="00E918FD">
        <w:t xml:space="preserve"> class requesting a single update. The single request is made to the Location Manager and the GPS co-ordinates are used to </w:t>
      </w:r>
      <w:r w:rsidR="00EE4A0B">
        <w:t>add a new marker to the Map.</w:t>
      </w:r>
    </w:p>
    <w:p w14:paraId="601A12AF" w14:textId="77777777" w:rsidR="003F680C" w:rsidRPr="003F680C" w:rsidRDefault="003F680C" w:rsidP="003F680C">
      <w:pPr>
        <w:ind w:firstLine="289"/>
        <w:jc w:val="left"/>
      </w:pPr>
    </w:p>
    <w:p w14:paraId="120D6C80" w14:textId="2A443DDE" w:rsidR="00532D63" w:rsidRDefault="00532D63" w:rsidP="00532D63">
      <w:pPr>
        <w:pStyle w:val="Heading3"/>
      </w:pPr>
      <w:r>
        <w:t>Firebase Read/Write Operations</w:t>
      </w:r>
    </w:p>
    <w:p w14:paraId="17063821" w14:textId="3318AB19" w:rsidR="00EE4A0B" w:rsidRPr="00EE4A0B" w:rsidRDefault="00EE4A0B" w:rsidP="00EE4A0B">
      <w:pPr>
        <w:ind w:firstLine="289"/>
        <w:jc w:val="left"/>
      </w:pPr>
      <w:bookmarkStart w:id="0" w:name="_GoBack"/>
      <w:bookmarkEnd w:id="0"/>
    </w:p>
    <w:p w14:paraId="700607B1" w14:textId="77777777" w:rsidR="003301AD" w:rsidRDefault="003301AD" w:rsidP="003301AD">
      <w:pPr>
        <w:pStyle w:val="Heading2"/>
      </w:pPr>
      <w:r>
        <w:t>Results</w:t>
      </w:r>
    </w:p>
    <w:p w14:paraId="326213C1" w14:textId="77777777" w:rsidR="003301AD" w:rsidRDefault="003301AD" w:rsidP="00507E65">
      <w:pPr>
        <w:pStyle w:val="BodyText"/>
        <w:ind w:firstLine="289"/>
      </w:pPr>
      <w:r>
        <w:t xml:space="preserve">Describe your results here together with some small screenshots (not just the full screen but the actual pieces you want to show nicely cut out) in figures with figure caption. </w:t>
      </w:r>
      <w:proofErr w:type="gramStart"/>
      <w:r>
        <w:t>Also</w:t>
      </w:r>
      <w:proofErr w:type="gramEnd"/>
      <w:r>
        <w:t xml:space="preserve"> figures should always appear after you refer to them in text, and you must always refer to figures in text.</w:t>
      </w:r>
    </w:p>
    <w:p w14:paraId="779C8FBA" w14:textId="5D9019FA" w:rsidR="003301AD" w:rsidRDefault="002A36D5" w:rsidP="003301AD">
      <w:pPr>
        <w:pStyle w:val="BodyText"/>
        <w:ind w:firstLine="0"/>
      </w:pPr>
      <w:r>
        <w:rPr>
          <w:noProof/>
        </w:rPr>
        <mc:AlternateContent>
          <mc:Choice Requires="wps">
            <w:drawing>
              <wp:inline distT="0" distB="0" distL="0" distR="0" wp14:anchorId="3504634E" wp14:editId="6DEAA385">
                <wp:extent cx="3237230" cy="1143000"/>
                <wp:effectExtent l="8255" t="6985" r="12065" b="12065"/>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1E084EC8" w14:textId="77777777" w:rsidR="003301AD" w:rsidRDefault="003301AD" w:rsidP="003301AD">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type w14:anchorId="3504634E" id="_x0000_t202" coordsize="21600,21600" o:spt="202" path="m,l,21600r21600,l21600,xe">
                <v:stroke joinstyle="miter"/>
                <v:path gradientshapeok="t" o:connecttype="rect"/>
              </v:shapetype>
              <v:shape id="Text Box 5" o:spid="_x0000_s1026"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">
                <v:textbox>
                  <w:txbxContent>
                    <w:p w14:paraId="1E084EC8" w14:textId="77777777" w:rsidR="003301AD" w:rsidRDefault="003301AD" w:rsidP="003301AD">
                      <w:pPr>
                        <w:pStyle w:val="BodyText"/>
                      </w:pPr>
                      <w:r>
                        <w:t xml:space="preserve">We suggest that you use a text box to insert a graphic </w:t>
                      </w:r>
                    </w:p>
                  </w:txbxContent>
                </v:textbox>
                <w10:anchorlock/>
              </v:shape>
            </w:pict>
          </mc:Fallback>
        </mc:AlternateContent>
      </w:r>
      <w:r w:rsidR="003301AD">
        <w:t xml:space="preserve"> </w:t>
      </w:r>
      <w:r w:rsidR="003301AD" w:rsidRPr="003301AD">
        <w:t>Fig. 1.</w:t>
      </w:r>
      <w:r w:rsidR="003301AD" w:rsidRPr="003301AD">
        <w:tab/>
        <w:t xml:space="preserve">Example of a figure caption. </w:t>
      </w:r>
    </w:p>
    <w:p w14:paraId="4C42D0C0" w14:textId="63A217CA" w:rsidR="003301AD" w:rsidRDefault="002A36D5" w:rsidP="003301AD">
      <w:pPr>
        <w:pStyle w:val="BodyText"/>
        <w:ind w:firstLine="0"/>
      </w:pPr>
      <w:r>
        <w:rPr>
          <w:noProof/>
        </w:rPr>
        <mc:AlternateContent>
          <mc:Choice Requires="wps">
            <w:drawing>
              <wp:inline distT="0" distB="0" distL="0" distR="0" wp14:anchorId="4F02EF8D" wp14:editId="0EB57DA7">
                <wp:extent cx="3237230" cy="1143000"/>
                <wp:effectExtent l="8255" t="8890" r="12065" b="10160"/>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38E7B07F" w14:textId="77777777" w:rsidR="003301AD" w:rsidRDefault="003301AD" w:rsidP="003301AD">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4F02EF8D" id="Text Box 4" o:spid="_x0000_s1027"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">
                <v:textbox>
                  <w:txbxContent>
                    <w:p w14:paraId="38E7B07F" w14:textId="77777777" w:rsidR="003301AD" w:rsidRDefault="003301AD" w:rsidP="003301AD">
                      <w:pPr>
                        <w:pStyle w:val="BodyText"/>
                      </w:pPr>
                      <w:r>
                        <w:t xml:space="preserve">We suggest that you use a text box to insert a graphic </w:t>
                      </w:r>
                    </w:p>
                  </w:txbxContent>
                </v:textbox>
                <w10:anchorlock/>
              </v:shape>
            </w:pict>
          </mc:Fallback>
        </mc:AlternateContent>
      </w:r>
      <w:r w:rsidR="003301AD">
        <w:t xml:space="preserve"> Fig. 2.</w:t>
      </w:r>
      <w:r w:rsidR="003301AD">
        <w:tab/>
        <w:t xml:space="preserve">Example of a figure caption. </w:t>
      </w:r>
    </w:p>
    <w:p w14:paraId="3A4F2B18" w14:textId="77777777" w:rsidR="008A55B5" w:rsidRDefault="008A55B5" w:rsidP="00753F7B">
      <w:pPr>
        <w:pStyle w:val="BodyText"/>
      </w:pPr>
    </w:p>
    <w:p w14:paraId="0A350D4A" w14:textId="0542D607" w:rsidR="008A55B5" w:rsidRPr="00CB1404" w:rsidRDefault="00963C5B" w:rsidP="00CB1404">
      <w:pPr>
        <w:pStyle w:val="Heading1"/>
      </w:pPr>
      <w:r>
        <w:t xml:space="preserve">Project Application: </w:t>
      </w:r>
      <w:r w:rsidR="00F20D68">
        <w:t>Bluetooth Surveyor</w:t>
      </w:r>
    </w:p>
    <w:p w14:paraId="304B93FE" w14:textId="26BD9B04" w:rsidR="003F3F64" w:rsidRDefault="003F3F64" w:rsidP="003F3F64">
      <w:pPr>
        <w:jc w:val="left"/>
      </w:pPr>
      <w:r>
        <w:t xml:space="preserve">     </w:t>
      </w:r>
      <w:r w:rsidR="00F20D6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1A1F710A" w:rsidR="00963C5B" w:rsidRDefault="00963C5B" w:rsidP="00963C5B">
      <w:pPr>
        <w:pStyle w:val="Heading2"/>
      </w:pPr>
      <w:r>
        <w:t>Application Description</w:t>
      </w:r>
    </w:p>
    <w:p w14:paraId="43405DEE" w14:textId="7C57AFFE" w:rsidR="00F26652" w:rsidRPr="00F26652" w:rsidRDefault="00F26652" w:rsidP="00507E65">
      <w:pPr>
        <w:pStyle w:val="Affiliation"/>
      </w:pPr>
      <w:r>
        <w:t xml:space="preserve">The application </w:t>
      </w:r>
    </w:p>
    <w:p w14:paraId="37483969" w14:textId="1E0F7311" w:rsidR="00963C5B" w:rsidRDefault="00963C5B" w:rsidP="00963C5B">
      <w:pPr>
        <w:pStyle w:val="Heading2"/>
      </w:pPr>
      <w:r>
        <w:t>Application Code and Behaviour</w:t>
      </w:r>
    </w:p>
    <w:p w14:paraId="51BE27FE" w14:textId="38591857" w:rsidR="003E5E9E" w:rsidRDefault="003E5E9E" w:rsidP="003E5E9E">
      <w:pPr>
        <w:pStyle w:val="Heading3"/>
      </w:pPr>
      <w:r>
        <w:t>Application Structure</w:t>
      </w:r>
    </w:p>
    <w:p w14:paraId="4D07A39C" w14:textId="7E6434FC" w:rsidR="008E3B1C" w:rsidRPr="008E3B1C" w:rsidRDefault="008E3B1C" w:rsidP="008E3B1C">
      <w:pPr>
        <w:pStyle w:val="Heading3"/>
      </w:pPr>
      <w:r>
        <w:t>Permissions</w:t>
      </w:r>
    </w:p>
    <w:p w14:paraId="33AEA331" w14:textId="35C351C8" w:rsidR="003E5E9E" w:rsidRDefault="003E5E9E" w:rsidP="003E5E9E">
      <w:pPr>
        <w:pStyle w:val="Heading3"/>
      </w:pPr>
      <w:r>
        <w:t>Firebase</w:t>
      </w:r>
    </w:p>
    <w:p w14:paraId="21252D71" w14:textId="7F7B3D34" w:rsidR="003E5E9E" w:rsidRDefault="003E5E9E" w:rsidP="003E5E9E">
      <w:pPr>
        <w:pStyle w:val="Heading3"/>
      </w:pPr>
      <w:r>
        <w:t>GPS</w:t>
      </w:r>
    </w:p>
    <w:p w14:paraId="35E7E3C2" w14:textId="5D375BFD" w:rsidR="003E5E9E" w:rsidRPr="003E5E9E" w:rsidRDefault="003E5E9E" w:rsidP="003E5E9E">
      <w:pPr>
        <w:pStyle w:val="Heading3"/>
      </w:pPr>
      <w:r>
        <w:t xml:space="preserve">Bluetooth </w:t>
      </w:r>
    </w:p>
    <w:p w14:paraId="74F7E625" w14:textId="77777777" w:rsidR="00963C5B" w:rsidRDefault="00963C5B" w:rsidP="00963C5B">
      <w:pPr>
        <w:pStyle w:val="Heading2"/>
      </w:pPr>
      <w:r>
        <w:t>Results</w:t>
      </w:r>
    </w:p>
    <w:p w14:paraId="6545124C" w14:textId="77777777" w:rsidR="00963C5B" w:rsidRDefault="00963C5B" w:rsidP="00963C5B">
      <w:pPr>
        <w:pStyle w:val="BodyText"/>
      </w:pPr>
      <w:r>
        <w:t xml:space="preserve">Describe your results here together with some small screenshots (not just the full screen but the actual pieces you want to show nicely cut out) in figures with figure caption. </w:t>
      </w:r>
      <w:proofErr w:type="gramStart"/>
      <w:r>
        <w:t>Also</w:t>
      </w:r>
      <w:proofErr w:type="gramEnd"/>
      <w:r>
        <w:t xml:space="preserve"> figures should always appear after you refer to them in text, and you must always refer to figures in text.</w:t>
      </w:r>
    </w:p>
    <w:p w14:paraId="25DBED5D" w14:textId="10D61F53" w:rsidR="00963C5B" w:rsidRDefault="002A36D5" w:rsidP="00963C5B">
      <w:pPr>
        <w:pStyle w:val="BodyText"/>
        <w:ind w:firstLine="0"/>
      </w:pPr>
      <w:r>
        <w:rPr>
          <w:noProof/>
        </w:rPr>
        <mc:AlternateContent>
          <mc:Choice Requires="wps">
            <w:drawing>
              <wp:inline distT="0" distB="0" distL="0" distR="0" wp14:anchorId="04844358" wp14:editId="5052BAD3">
                <wp:extent cx="3237230" cy="1143000"/>
                <wp:effectExtent l="8255" t="10795" r="12065" b="8255"/>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3AB024E2"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04844358" id="Text Box 3" o:spid="_x0000_s1028"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">
                <v:textbox>
                  <w:txbxContent>
                    <w:p w14:paraId="3AB024E2"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w:t>
      </w:r>
      <w:r w:rsidR="00963C5B" w:rsidRPr="003301AD">
        <w:t>Fig. 1.</w:t>
      </w:r>
      <w:r w:rsidR="00963C5B" w:rsidRPr="003301AD">
        <w:tab/>
        <w:t xml:space="preserve">Example of a figure caption. </w:t>
      </w:r>
    </w:p>
    <w:p w14:paraId="012DD704" w14:textId="50B3520B" w:rsidR="00963C5B" w:rsidRDefault="002A36D5" w:rsidP="00963C5B">
      <w:pPr>
        <w:pStyle w:val="BodyText"/>
        <w:ind w:firstLine="0"/>
      </w:pPr>
      <w:r>
        <w:rPr>
          <w:noProof/>
        </w:rPr>
        <mc:AlternateContent>
          <mc:Choice Requires="wps">
            <w:drawing>
              <wp:inline distT="0" distB="0" distL="0" distR="0" wp14:anchorId="7A58CFA4" wp14:editId="10C7812D">
                <wp:extent cx="3237230" cy="1143000"/>
                <wp:effectExtent l="8255" t="9525" r="12065"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63E35D5A"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7A58CFA4" id="Text Box 2" o:spid="_x0000_s1029"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">
                <v:textbox>
                  <w:txbxContent>
                    <w:p w14:paraId="63E35D5A"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Fig. 2.</w:t>
      </w:r>
      <w:r w:rsidR="00963C5B">
        <w:tab/>
        <w:t xml:space="preserve">Example of a figure caption. </w:t>
      </w:r>
    </w:p>
    <w:p w14:paraId="569E59D7" w14:textId="77777777" w:rsidR="008A55B5" w:rsidRDefault="00963C5B">
      <w:pPr>
        <w:pStyle w:val="Heading5"/>
        <w:rPr>
          <w:rFonts w:eastAsia="MS Mincho"/>
        </w:rPr>
      </w:pPr>
      <w:r>
        <w:rPr>
          <w:rFonts w:eastAsia="MS Mincho"/>
        </w:rPr>
        <w:lastRenderedPageBreak/>
        <w:t>Conclusions</w:t>
      </w:r>
      <w:r w:rsidR="008A55B5">
        <w:rPr>
          <w:rFonts w:eastAsia="MS Mincho"/>
        </w:rPr>
        <w:t xml:space="preserve"> </w:t>
      </w:r>
    </w:p>
    <w:p w14:paraId="13E97F73" w14:textId="77777777" w:rsidR="008A55B5" w:rsidRDefault="00963C5B" w:rsidP="00753F7B">
      <w:pPr>
        <w:pStyle w:val="BodyText"/>
      </w:pPr>
      <w:r>
        <w:t xml:space="preserve">Conclude on all that you have done and described and the outcomes of the work. </w:t>
      </w:r>
      <w:r w:rsidR="003A7C61">
        <w:t xml:space="preserve">Describe any difficulty </w:t>
      </w:r>
      <w:r w:rsidR="0030198E">
        <w:t xml:space="preserve">that you experienced </w:t>
      </w:r>
      <w:r w:rsidR="003A7C61">
        <w:t xml:space="preserve">or new knowledge you acquired. </w:t>
      </w:r>
      <w:r>
        <w:t>This may be a slight repetition of the conclusions also shown in the abstract.</w:t>
      </w:r>
      <w:r w:rsidR="008654E6">
        <w:t xml:space="preserve"> You should include a few references in your work, this can take the form of web addresses, however, a web address must be accompanied by a title like a regular reference and also by a date you accessed it, as shown in [1].</w:t>
      </w:r>
    </w:p>
    <w:p w14:paraId="7FCB24C2" w14:textId="77777777" w:rsidR="00EE4362" w:rsidRDefault="00EE4362" w:rsidP="00EE4362">
      <w:pPr>
        <w:rPr>
          <w:rFonts w:eastAsia="MS Mincho"/>
        </w:rPr>
      </w:pPr>
    </w:p>
    <w:p w14:paraId="2F4E1958" w14:textId="77777777" w:rsidR="008A55B5" w:rsidRDefault="008A55B5">
      <w:pPr>
        <w:pStyle w:val="Heading5"/>
        <w:rPr>
          <w:rFonts w:eastAsia="MS Mincho"/>
        </w:rPr>
      </w:pPr>
      <w:r>
        <w:rPr>
          <w:rFonts w:eastAsia="MS Mincho"/>
        </w:rPr>
        <w:t>References</w:t>
      </w:r>
    </w:p>
    <w:p w14:paraId="622F09FA" w14:textId="77777777" w:rsidR="008A55B5" w:rsidRDefault="008A55B5">
      <w:pPr>
        <w:rPr>
          <w:rFonts w:eastAsia="MS Mincho"/>
        </w:rPr>
      </w:pPr>
    </w:p>
    <w:p w14:paraId="419EA0D3" w14:textId="77777777" w:rsidR="008A55B5" w:rsidRDefault="00876E4F" w:rsidP="004419D6">
      <w:pPr>
        <w:pStyle w:val="references"/>
        <w:rPr>
          <w:rFonts w:eastAsia="MS Mincho"/>
        </w:rPr>
      </w:pPr>
      <w:r>
        <w:rPr>
          <w:rFonts w:eastAsia="MS Mincho"/>
        </w:rPr>
        <w:t>“</w:t>
      </w:r>
      <w:r w:rsidR="008654E6">
        <w:rPr>
          <w:rFonts w:eastAsia="MS Mincho"/>
        </w:rPr>
        <w:t>Android</w:t>
      </w:r>
      <w:r>
        <w:rPr>
          <w:rFonts w:eastAsia="MS Mincho"/>
        </w:rPr>
        <w:t>”</w:t>
      </w:r>
      <w:r w:rsidR="008654E6">
        <w:rPr>
          <w:rFonts w:eastAsia="MS Mincho"/>
        </w:rPr>
        <w:t xml:space="preserve"> </w:t>
      </w:r>
      <w:r w:rsidR="004419D6" w:rsidRPr="004419D6">
        <w:rPr>
          <w:rFonts w:eastAsia="MS Mincho"/>
        </w:rPr>
        <w:t>[Online].</w:t>
      </w:r>
      <w:r w:rsidR="004419D6">
        <w:rPr>
          <w:rFonts w:eastAsia="MS Mincho"/>
        </w:rPr>
        <w:t xml:space="preserve"> </w:t>
      </w:r>
      <w:r w:rsidR="008654E6">
        <w:rPr>
          <w:rFonts w:eastAsia="MS Mincho"/>
        </w:rPr>
        <w:t xml:space="preserve">Available: </w:t>
      </w:r>
      <w:hyperlink r:id="rId6" w:history="1">
        <w:r w:rsidR="008654E6" w:rsidRPr="00F13C43">
          <w:rPr>
            <w:rStyle w:val="Hyperlink"/>
            <w:rFonts w:eastAsia="MS Mincho"/>
          </w:rPr>
          <w:t>https://www.android.com/</w:t>
        </w:r>
      </w:hyperlink>
      <w:r w:rsidR="004419D6">
        <w:rPr>
          <w:rFonts w:eastAsia="MS Mincho"/>
        </w:rPr>
        <w:t xml:space="preserve"> [Accessed: </w:t>
      </w:r>
      <w:r w:rsidR="008654E6">
        <w:rPr>
          <w:rFonts w:eastAsia="MS Mincho"/>
        </w:rPr>
        <w:t>11-11-2016]</w:t>
      </w:r>
    </w:p>
    <w:p w14:paraId="7D8C92CB" w14:textId="77777777" w:rsidR="008A55B5" w:rsidRDefault="008A55B5">
      <w:pPr>
        <w:pStyle w:val="references"/>
        <w:rPr>
          <w:rFonts w:eastAsia="MS Mincho"/>
        </w:rPr>
      </w:pPr>
      <w:r>
        <w:rPr>
          <w:rFonts w:eastAsia="MS Mincho"/>
        </w:rPr>
        <w:t>J. Clerk Maxwell, A Treatise on Electricity and Magnetism, 3rd ed., vol. 2. Oxford: Clarendon, 1892, pp.68-73.</w:t>
      </w:r>
    </w:p>
    <w:p w14:paraId="14E87547" w14:textId="77777777" w:rsidR="008A55B5" w:rsidRDefault="008A55B5" w:rsidP="00B4629E">
      <w:pPr>
        <w:pStyle w:val="references"/>
        <w:rPr>
          <w:rFonts w:eastAsia="MS Mincho"/>
        </w:rPr>
      </w:pPr>
      <w:r>
        <w:rPr>
          <w:rFonts w:eastAsia="MS Mincho"/>
        </w:rPr>
        <w:t xml:space="preserve">I.S. Jacobs and C.P. Bean, </w:t>
      </w:r>
      <w:r w:rsidR="004445B3">
        <w:rPr>
          <w:rFonts w:eastAsia="MS Mincho"/>
        </w:rPr>
        <w:t>“</w:t>
      </w:r>
      <w:r>
        <w:rPr>
          <w:rFonts w:eastAsia="MS Mincho"/>
        </w:rPr>
        <w:t>Fine particles, thin films and exchange anisotropy,</w:t>
      </w:r>
      <w:r w:rsidR="004445B3">
        <w:rPr>
          <w:rFonts w:eastAsia="MS Mincho"/>
        </w:rPr>
        <w:t>”</w:t>
      </w:r>
      <w:r>
        <w:rPr>
          <w:rFonts w:eastAsia="MS Mincho"/>
        </w:rPr>
        <w:t xml:space="preserve"> in Magnetism, vol. III, G.T. Rado and H. Suhl, Eds. New York: Academic, 1963, pp. 271-350.</w:t>
      </w:r>
    </w:p>
    <w:p w14:paraId="34E7DE44" w14:textId="77777777" w:rsidR="008A55B5" w:rsidRDefault="008A55B5" w:rsidP="00B4629E">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r>
        <w:rPr>
          <w:rFonts w:eastAsia="MS Mincho"/>
        </w:rPr>
        <w:t xml:space="preserve">R. Nicole, </w:t>
      </w:r>
      <w:r w:rsidR="004445B3">
        <w:rPr>
          <w:rFonts w:eastAsia="MS Mincho"/>
        </w:rPr>
        <w:t>“</w:t>
      </w:r>
      <w:r>
        <w:rPr>
          <w:rFonts w:eastAsia="MS Mincho"/>
        </w:rPr>
        <w:t>Title of paper with only first word capitalized,</w:t>
      </w:r>
      <w:r w:rsidR="004445B3">
        <w:rPr>
          <w:rFonts w:eastAsia="MS Mincho"/>
        </w:rPr>
        <w:t>”</w:t>
      </w:r>
      <w:r>
        <w:rPr>
          <w:rFonts w:eastAsia="MS Mincho"/>
        </w:rPr>
        <w:t xml:space="preserve"> J. Name Stand. </w:t>
      </w:r>
    </w:p>
    <w:p w14:paraId="3E469665"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rAUA4JloSiwAAAA="/>
  </w:docVars>
  <w:rsids>
    <w:rsidRoot w:val="003A59A6"/>
    <w:rsid w:val="000126B1"/>
    <w:rsid w:val="000353DC"/>
    <w:rsid w:val="00036EF9"/>
    <w:rsid w:val="0004390D"/>
    <w:rsid w:val="00067558"/>
    <w:rsid w:val="00082A94"/>
    <w:rsid w:val="000B23DB"/>
    <w:rsid w:val="000B4641"/>
    <w:rsid w:val="000D765D"/>
    <w:rsid w:val="0010711E"/>
    <w:rsid w:val="001235C9"/>
    <w:rsid w:val="00127EDD"/>
    <w:rsid w:val="00146677"/>
    <w:rsid w:val="00184A4E"/>
    <w:rsid w:val="001D6C6E"/>
    <w:rsid w:val="00276735"/>
    <w:rsid w:val="00277292"/>
    <w:rsid w:val="002864A3"/>
    <w:rsid w:val="002A36D5"/>
    <w:rsid w:val="002B3B81"/>
    <w:rsid w:val="0030198E"/>
    <w:rsid w:val="00327179"/>
    <w:rsid w:val="003301AD"/>
    <w:rsid w:val="003A47B5"/>
    <w:rsid w:val="003A59A6"/>
    <w:rsid w:val="003A7C61"/>
    <w:rsid w:val="003E5E9E"/>
    <w:rsid w:val="003F3F64"/>
    <w:rsid w:val="003F680C"/>
    <w:rsid w:val="004059FE"/>
    <w:rsid w:val="004419D6"/>
    <w:rsid w:val="004445B3"/>
    <w:rsid w:val="00507E65"/>
    <w:rsid w:val="00532D63"/>
    <w:rsid w:val="005448FC"/>
    <w:rsid w:val="005B520E"/>
    <w:rsid w:val="005B535B"/>
    <w:rsid w:val="006108A4"/>
    <w:rsid w:val="006C4648"/>
    <w:rsid w:val="0072064C"/>
    <w:rsid w:val="007442B3"/>
    <w:rsid w:val="00753F7B"/>
    <w:rsid w:val="0078398E"/>
    <w:rsid w:val="00787C5A"/>
    <w:rsid w:val="007919DE"/>
    <w:rsid w:val="007B2EB9"/>
    <w:rsid w:val="007C0308"/>
    <w:rsid w:val="007C7CA8"/>
    <w:rsid w:val="008014D2"/>
    <w:rsid w:val="008054BC"/>
    <w:rsid w:val="008654E6"/>
    <w:rsid w:val="00876E4F"/>
    <w:rsid w:val="00880D97"/>
    <w:rsid w:val="00885AF6"/>
    <w:rsid w:val="008965D8"/>
    <w:rsid w:val="008A55B5"/>
    <w:rsid w:val="008A75C8"/>
    <w:rsid w:val="008D6A78"/>
    <w:rsid w:val="008E3B1C"/>
    <w:rsid w:val="00963C5B"/>
    <w:rsid w:val="0097508D"/>
    <w:rsid w:val="009C47F0"/>
    <w:rsid w:val="009F7882"/>
    <w:rsid w:val="00A47AA3"/>
    <w:rsid w:val="00A510F7"/>
    <w:rsid w:val="00AC6519"/>
    <w:rsid w:val="00B4629E"/>
    <w:rsid w:val="00B9182A"/>
    <w:rsid w:val="00C515E1"/>
    <w:rsid w:val="00CB1404"/>
    <w:rsid w:val="00CB66E6"/>
    <w:rsid w:val="00D1747B"/>
    <w:rsid w:val="00D9156D"/>
    <w:rsid w:val="00D94314"/>
    <w:rsid w:val="00DF33D8"/>
    <w:rsid w:val="00DF3496"/>
    <w:rsid w:val="00E55F3F"/>
    <w:rsid w:val="00E91219"/>
    <w:rsid w:val="00E918FD"/>
    <w:rsid w:val="00EA506F"/>
    <w:rsid w:val="00ED72A4"/>
    <w:rsid w:val="00EE4362"/>
    <w:rsid w:val="00EE4A0B"/>
    <w:rsid w:val="00EF18D7"/>
    <w:rsid w:val="00EF1E8A"/>
    <w:rsid w:val="00EF3A1A"/>
    <w:rsid w:val="00F155B5"/>
    <w:rsid w:val="00F20D68"/>
    <w:rsid w:val="00F26652"/>
    <w:rsid w:val="00FC1A3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android.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66F18-A976-4D0B-9A03-570A3AF83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5</TotalTime>
  <Pages>3</Pages>
  <Words>1206</Words>
  <Characters>687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068</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7</cp:revision>
  <cp:lastPrinted>2016-11-11T09:09:00Z</cp:lastPrinted>
  <dcterms:created xsi:type="dcterms:W3CDTF">2019-12-24T13:56:00Z</dcterms:created>
  <dcterms:modified xsi:type="dcterms:W3CDTF">2019-12-26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ies>
</file>